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6EC12E6C"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123C220" w:rsidR="00B3074D" w:rsidRPr="00B3074D" w:rsidRDefault="00DB4879"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w:t>
      </w:r>
      <w:r w:rsidR="00B3074D"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00B3074D"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00B3074D"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00B3074D"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00B3074D"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00B3074D"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00B3074D"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00B3074D"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00B3074D"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5BB3DCC9"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w:t>
      </w:r>
      <w:r w:rsidR="00DB4879">
        <w:rPr>
          <w:rFonts w:ascii="Times New Roman" w:hAnsi="Times New Roman"/>
          <w:color w:val="000000" w:themeColor="text1"/>
          <w:shd w:val="clear" w:color="auto" w:fill="FFFFFF"/>
        </w:rPr>
        <w:t xml:space="preserve"> </w:t>
      </w:r>
      <w:r w:rsidR="00DB4879">
        <w:rPr>
          <w:rFonts w:ascii="Times New Roman" w:hAnsi="Times New Roman"/>
          <w:color w:val="000000" w:themeColor="text1"/>
          <w:shd w:val="clear" w:color="auto" w:fill="FFFFFF"/>
        </w:rPr>
        <w:fldChar w:fldCharType="begin" w:fldLock="1"/>
      </w:r>
      <w:r w:rsidR="00DB4879">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42)","plainTextFormattedCitation":"(42)"},"properties":{"noteIndex":0},"schema":"https://github.com/citation-style-language/schema/raw/master/csl-citation.json"}</w:instrText>
      </w:r>
      <w:r w:rsidR="00DB4879">
        <w:rPr>
          <w:rFonts w:ascii="Times New Roman" w:hAnsi="Times New Roman"/>
          <w:color w:val="000000" w:themeColor="text1"/>
          <w:shd w:val="clear" w:color="auto" w:fill="FFFFFF"/>
        </w:rPr>
        <w:fldChar w:fldCharType="separate"/>
      </w:r>
      <w:r w:rsidR="00DB4879" w:rsidRPr="00DB4879">
        <w:rPr>
          <w:rFonts w:ascii="Times New Roman" w:hAnsi="Times New Roman"/>
          <w:noProof/>
          <w:color w:val="000000" w:themeColor="text1"/>
          <w:shd w:val="clear" w:color="auto" w:fill="FFFFFF"/>
        </w:rPr>
        <w:t>(42)</w:t>
      </w:r>
      <w:r w:rsidR="00DB4879">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w:t>
      </w:r>
      <w:r w:rsidR="00BB31F7">
        <w:rPr>
          <w:rFonts w:ascii="Times New Roman" w:hAnsi="Times New Roman"/>
          <w:color w:val="000000" w:themeColor="text1"/>
          <w:shd w:val="clear" w:color="auto" w:fill="FFFFFF"/>
        </w:rPr>
        <w:t xml:space="preserve">Significant differences in multivariate dispersion were assessed using </w:t>
      </w:r>
      <w:proofErr w:type="spellStart"/>
      <w:r w:rsidR="00BB31F7">
        <w:rPr>
          <w:rFonts w:ascii="Times New Roman" w:hAnsi="Times New Roman"/>
          <w:color w:val="000000" w:themeColor="text1"/>
          <w:shd w:val="clear" w:color="auto" w:fill="FFFFFF"/>
        </w:rPr>
        <w:t>beta_</w:t>
      </w:r>
      <w:proofErr w:type="gramStart"/>
      <w:r w:rsidR="00BB31F7">
        <w:rPr>
          <w:rFonts w:ascii="Times New Roman" w:hAnsi="Times New Roman"/>
          <w:color w:val="000000" w:themeColor="text1"/>
          <w:shd w:val="clear" w:color="auto" w:fill="FFFFFF"/>
        </w:rPr>
        <w:t>dispr</w:t>
      </w:r>
      <w:proofErr w:type="spellEnd"/>
      <w:r w:rsidR="00BB31F7">
        <w:rPr>
          <w:rFonts w:ascii="Times New Roman" w:hAnsi="Times New Roman"/>
          <w:color w:val="000000" w:themeColor="text1"/>
          <w:shd w:val="clear" w:color="auto" w:fill="FFFFFF"/>
        </w:rPr>
        <w:t>(</w:t>
      </w:r>
      <w:proofErr w:type="gramEnd"/>
      <w:r w:rsidR="00BB31F7">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 xml:space="preserve">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Shifts in community composition were visualized using NMDS</w:t>
      </w:r>
      <w:r w:rsidR="00BB31F7">
        <w:rPr>
          <w:rFonts w:ascii="Times New Roman" w:hAnsi="Times New Roman"/>
          <w:color w:val="000000" w:themeColor="text1"/>
          <w:shd w:val="clear" w:color="auto" w:fill="FFFFFF"/>
        </w:rPr>
        <w:t xml:space="preserve"> or </w:t>
      </w:r>
      <w:proofErr w:type="spellStart"/>
      <w:r w:rsidR="00BB31F7">
        <w:rPr>
          <w:rFonts w:ascii="Times New Roman" w:hAnsi="Times New Roman"/>
          <w:color w:val="000000" w:themeColor="text1"/>
          <w:shd w:val="clear" w:color="auto" w:fill="FFFFFF"/>
        </w:rPr>
        <w:t>Capscale</w:t>
      </w:r>
      <w:proofErr w:type="spellEnd"/>
      <w:r w:rsidR="0053582D">
        <w:rPr>
          <w:rFonts w:ascii="Times New Roman" w:hAnsi="Times New Roman"/>
          <w:color w:val="000000" w:themeColor="text1"/>
          <w:shd w:val="clear" w:color="auto" w:fill="FFFFFF"/>
        </w:rPr>
        <w:t xml:space="preserve">,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w:t>
      </w:r>
      <w:commentRangeStart w:id="5"/>
      <w:r w:rsidR="00BB31F7">
        <w:rPr>
          <w:rFonts w:ascii="Times New Roman" w:hAnsi="Times New Roman"/>
          <w:color w:val="000000" w:themeColor="text1"/>
          <w:shd w:val="clear" w:color="auto" w:fill="FFFFFF"/>
        </w:rPr>
        <w:t xml:space="preserve">Important taxa were determined via three different metrics, allowing for xxx. These taxa were identified using total abundance, SIMPER, or </w:t>
      </w:r>
      <w:proofErr w:type="spellStart"/>
      <w:r w:rsidR="00BB31F7">
        <w:rPr>
          <w:rFonts w:ascii="Times New Roman" w:hAnsi="Times New Roman"/>
          <w:color w:val="000000" w:themeColor="text1"/>
          <w:shd w:val="clear" w:color="auto" w:fill="FFFFFF"/>
        </w:rPr>
        <w:t>Baruta</w:t>
      </w:r>
      <w:proofErr w:type="spellEnd"/>
      <w:r w:rsidR="00BB31F7">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the abundance of dominant </w:t>
      </w:r>
      <w:r w:rsidR="00BB31F7">
        <w:rPr>
          <w:rFonts w:ascii="Times New Roman" w:hAnsi="Times New Roman"/>
          <w:color w:val="000000" w:themeColor="text1"/>
          <w:shd w:val="clear" w:color="auto" w:fill="FFFFFF"/>
        </w:rPr>
        <w:t xml:space="preserve">and </w:t>
      </w:r>
      <w:r w:rsidR="0053582D">
        <w:rPr>
          <w:rFonts w:ascii="Times New Roman" w:hAnsi="Times New Roman"/>
          <w:color w:val="000000" w:themeColor="text1"/>
          <w:shd w:val="clear" w:color="auto" w:fill="FFFFFF"/>
        </w:rPr>
        <w:t>within a treatment across the three sampling points,</w:t>
      </w:r>
      <w:r w:rsidR="002F4D3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determined by total abundance, were assessed using the rarefied taxon count tables. </w:t>
      </w:r>
      <w:commentRangeEnd w:id="5"/>
      <w:r w:rsidR="00BB31F7">
        <w:rPr>
          <w:rStyle w:val="CommentReference"/>
          <w:rFonts w:ascii="Times New Roman" w:eastAsia="Times New Roman" w:hAnsi="Times New Roman" w:cs="Times New Roman"/>
          <w:color w:val="000000"/>
          <w:lang w:eastAsia="de-DE"/>
        </w:rPr>
        <w:commentReference w:id="5"/>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7"/>
      <w:commentRangeStart w:id="8"/>
      <w:r w:rsidRPr="002F4D3B">
        <w:rPr>
          <w:rFonts w:ascii="Times New Roman" w:hAnsi="Times New Roman" w:cs="Times New Roman"/>
          <w:color w:val="000000" w:themeColor="text1"/>
          <w:highlight w:val="yellow"/>
          <w:shd w:val="clear" w:color="auto" w:fill="FFFFFF"/>
        </w:rPr>
        <w:t>Table</w:t>
      </w:r>
      <w:commentRangeEnd w:id="7"/>
      <w:r w:rsidR="002F4D3B">
        <w:rPr>
          <w:rStyle w:val="CommentReference"/>
          <w:rFonts w:ascii="Times New Roman" w:eastAsia="Times New Roman" w:hAnsi="Times New Roman" w:cs="Times New Roman"/>
          <w:color w:val="000000"/>
          <w:lang w:eastAsia="de-DE"/>
        </w:rPr>
        <w:commentReference w:id="7"/>
      </w:r>
      <w:r w:rsidRPr="002F4D3B">
        <w:rPr>
          <w:rFonts w:ascii="Times New Roman" w:hAnsi="Times New Roman" w:cs="Times New Roman"/>
          <w:color w:val="000000" w:themeColor="text1"/>
          <w:highlight w:val="yellow"/>
          <w:shd w:val="clear" w:color="auto" w:fill="FFFFFF"/>
        </w:rPr>
        <w:t xml:space="preserve"> 2 </w:t>
      </w:r>
      <w:commentRangeEnd w:id="8"/>
      <w:r w:rsidR="0014353D" w:rsidRPr="002F4D3B">
        <w:rPr>
          <w:rStyle w:val="CommentReference"/>
          <w:rFonts w:ascii="Times New Roman" w:eastAsia="Times New Roman" w:hAnsi="Times New Roman" w:cs="Times New Roman"/>
          <w:color w:val="000000"/>
          <w:highlight w:val="yellow"/>
          <w:lang w:eastAsia="de-DE"/>
        </w:rPr>
        <w:commentReference w:id="8"/>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Pairwise contrasts 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w:t>
      </w:r>
      <w:r w:rsidR="00B3074D" w:rsidRPr="00B3074D">
        <w:rPr>
          <w:rFonts w:ascii="Times New Roman" w:hAnsi="Times New Roman" w:cs="Times New Roman"/>
          <w:color w:val="000000" w:themeColor="text1"/>
          <w:shd w:val="clear" w:color="auto" w:fill="FFFFFF"/>
        </w:rPr>
        <w:lastRenderedPageBreak/>
        <w:t>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w:t>
      </w:r>
      <w:r w:rsidRPr="00B3074D">
        <w:rPr>
          <w:rFonts w:ascii="Times New Roman" w:hAnsi="Times New Roman" w:cs="Times New Roman"/>
          <w:color w:val="000000" w:themeColor="text1"/>
          <w:shd w:val="clear" w:color="auto" w:fill="FFFFFF"/>
        </w:rPr>
        <w:lastRenderedPageBreak/>
        <w:t xml:space="preserve">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Bacteria</w:t>
      </w:r>
      <w:r w:rsidR="002F4D3B">
        <w:rPr>
          <w:rFonts w:ascii="Times New Roman" w:hAnsi="Times New Roman" w:cs="Times New Roman"/>
          <w:i/>
          <w:iCs/>
          <w:color w:val="000000" w:themeColor="text1"/>
          <w:shd w:val="clear" w:color="auto" w:fill="FFFFFF"/>
        </w:rPr>
        <w:t>l diversity</w:t>
      </w:r>
    </w:p>
    <w:p w14:paraId="4D9C0E64" w14:textId="48F664D7" w:rsidR="0053582D" w:rsidRPr="00B82EAF" w:rsidRDefault="00F13E52" w:rsidP="0053582D">
      <w:pPr>
        <w:spacing w:line="480" w:lineRule="auto"/>
        <w:rPr>
          <w:rFonts w:ascii="Times New Roman" w:hAnsi="Times New Roman" w:cs="Times New Roman"/>
          <w:color w:val="000000" w:themeColor="text1"/>
          <w:highlight w:val="green"/>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w:t>
      </w:r>
      <w:r w:rsidR="002970C2">
        <w:rPr>
          <w:rFonts w:ascii="Times New Roman" w:hAnsi="Times New Roman" w:cs="Times New Roman"/>
          <w:color w:val="000000" w:themeColor="text1"/>
          <w:shd w:val="clear" w:color="auto" w:fill="FFFFFF"/>
        </w:rPr>
        <w:t xml:space="preserve">, but was </w:t>
      </w:r>
      <w:r w:rsidR="00B146B2">
        <w:rPr>
          <w:rFonts w:ascii="Times New Roman" w:hAnsi="Times New Roman" w:cs="Times New Roman"/>
          <w:color w:val="000000" w:themeColor="text1"/>
          <w:shd w:val="clear" w:color="auto" w:fill="FFFFFF"/>
        </w:rPr>
        <w:t>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Clarity and handweeded plots to be significantly different at all three time points (p &lt; 0.05)</w:t>
      </w:r>
      <w:r w:rsidR="00D57637">
        <w:rPr>
          <w:rFonts w:ascii="Times New Roman" w:hAnsi="Times New Roman" w:cs="Times New Roman"/>
          <w:color w:val="000000" w:themeColor="text1"/>
          <w:shd w:val="clear" w:color="auto" w:fill="FFFFFF"/>
        </w:rPr>
        <w:t>, with</w:t>
      </w:r>
      <w:r w:rsidR="009A38F8">
        <w:rPr>
          <w:rFonts w:ascii="Times New Roman" w:hAnsi="Times New Roman" w:cs="Times New Roman"/>
          <w:color w:val="000000" w:themeColor="text1"/>
          <w:shd w:val="clear" w:color="auto" w:fill="FFFFFF"/>
        </w:rPr>
        <w:t xml:space="preserve">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w:t>
      </w:r>
      <w:r w:rsidR="00D57637">
        <w:rPr>
          <w:rFonts w:ascii="Times New Roman" w:hAnsi="Times New Roman" w:cs="Times New Roman"/>
          <w:color w:val="000000" w:themeColor="text1"/>
          <w:shd w:val="clear" w:color="auto" w:fill="FFFFFF"/>
        </w:rPr>
        <w:t>ing</w:t>
      </w:r>
      <w:r w:rsidR="009A38F8">
        <w:rPr>
          <w:rFonts w:ascii="Times New Roman" w:hAnsi="Times New Roman" w:cs="Times New Roman"/>
          <w:color w:val="000000" w:themeColor="text1"/>
          <w:shd w:val="clear" w:color="auto" w:fill="FFFFFF"/>
        </w:rPr>
        <w:t xml:space="preserve"> </w:t>
      </w:r>
      <w:r w:rsidR="00D57637">
        <w:rPr>
          <w:rFonts w:ascii="Times New Roman" w:hAnsi="Times New Roman" w:cs="Times New Roman"/>
          <w:color w:val="000000" w:themeColor="text1"/>
          <w:shd w:val="clear" w:color="auto" w:fill="FFFFFF"/>
        </w:rPr>
        <w:t>pairwise differences in</w:t>
      </w:r>
      <w:r w:rsidR="009A38F8">
        <w:rPr>
          <w:rFonts w:ascii="Times New Roman" w:hAnsi="Times New Roman" w:cs="Times New Roman"/>
          <w:color w:val="000000" w:themeColor="text1"/>
          <w:shd w:val="clear" w:color="auto" w:fill="FFFFFF"/>
        </w:rPr>
        <w:t xml:space="preserve"> community structure at time points one and three (p &lt; 0.05).</w:t>
      </w:r>
      <w:r w:rsidR="00CA3F7E">
        <w:rPr>
          <w:rFonts w:ascii="Times New Roman" w:hAnsi="Times New Roman" w:cs="Times New Roman"/>
          <w:color w:val="000000" w:themeColor="text1"/>
          <w:shd w:val="clear" w:color="auto" w:fill="FFFFFF"/>
        </w:rPr>
        <w:t xml:space="preserve"> </w:t>
      </w:r>
      <w:r w:rsidR="00CA3F7E" w:rsidRPr="002970C2">
        <w:rPr>
          <w:rFonts w:ascii="Times New Roman" w:hAnsi="Times New Roman" w:cs="Times New Roman"/>
          <w:color w:val="000000" w:themeColor="text1"/>
          <w:highlight w:val="green"/>
          <w:shd w:val="clear" w:color="auto" w:fill="FFFFFF"/>
        </w:rPr>
        <w:t>Comparison of</w:t>
      </w:r>
      <w:r w:rsidR="00D57637">
        <w:rPr>
          <w:rFonts w:ascii="Times New Roman" w:hAnsi="Times New Roman" w:cs="Times New Roman"/>
          <w:color w:val="000000" w:themeColor="text1"/>
          <w:highlight w:val="green"/>
          <w:shd w:val="clear" w:color="auto" w:fill="FFFFFF"/>
        </w:rPr>
        <w:t xml:space="preserve"> multivariate spread using</w:t>
      </w:r>
      <w:r w:rsidR="00CA3F7E" w:rsidRPr="002970C2">
        <w:rPr>
          <w:rFonts w:ascii="Times New Roman" w:hAnsi="Times New Roman" w:cs="Times New Roman"/>
          <w:color w:val="000000" w:themeColor="text1"/>
          <w:highlight w:val="green"/>
          <w:shd w:val="clear" w:color="auto" w:fill="FFFFFF"/>
        </w:rPr>
        <w:t xml:space="preserve"> Bray-</w:t>
      </w:r>
      <w:proofErr w:type="gramStart"/>
      <w:r w:rsidR="00CA3F7E" w:rsidRPr="002970C2">
        <w:rPr>
          <w:rFonts w:ascii="Times New Roman" w:hAnsi="Times New Roman" w:cs="Times New Roman"/>
          <w:color w:val="000000" w:themeColor="text1"/>
          <w:highlight w:val="green"/>
          <w:shd w:val="clear" w:color="auto" w:fill="FFFFFF"/>
        </w:rPr>
        <w:t>Curtis</w:t>
      </w:r>
      <w:proofErr w:type="gramEnd"/>
      <w:r w:rsidR="00CA3F7E" w:rsidRPr="002970C2">
        <w:rPr>
          <w:rFonts w:ascii="Times New Roman" w:hAnsi="Times New Roman" w:cs="Times New Roman"/>
          <w:color w:val="000000" w:themeColor="text1"/>
          <w:highlight w:val="green"/>
          <w:shd w:val="clear" w:color="auto" w:fill="FFFFFF"/>
        </w:rPr>
        <w:t xml:space="preserve"> dissimilarity revealed different trends among treatment types. </w:t>
      </w:r>
      <w:r w:rsidR="00532539" w:rsidRPr="002970C2">
        <w:rPr>
          <w:rFonts w:ascii="Times New Roman" w:hAnsi="Times New Roman" w:cs="Times New Roman"/>
          <w:color w:val="000000" w:themeColor="text1"/>
          <w:highlight w:val="green"/>
          <w:shd w:val="clear" w:color="auto" w:fill="FFFFFF"/>
        </w:rPr>
        <w:t xml:space="preserve">Roundup and </w:t>
      </w:r>
      <w:proofErr w:type="spellStart"/>
      <w:r w:rsidR="00532539" w:rsidRPr="002970C2">
        <w:rPr>
          <w:rFonts w:ascii="Times New Roman" w:hAnsi="Times New Roman" w:cs="Times New Roman"/>
          <w:color w:val="000000" w:themeColor="text1"/>
          <w:highlight w:val="green"/>
          <w:shd w:val="clear" w:color="auto" w:fill="FFFFFF"/>
        </w:rPr>
        <w:t>Aatrex</w:t>
      </w:r>
      <w:proofErr w:type="spellEnd"/>
      <w:r w:rsidR="00532539" w:rsidRPr="002970C2">
        <w:rPr>
          <w:rFonts w:ascii="Times New Roman" w:hAnsi="Times New Roman" w:cs="Times New Roman"/>
          <w:color w:val="000000" w:themeColor="text1"/>
          <w:highlight w:val="green"/>
          <w:shd w:val="clear" w:color="auto" w:fill="FFFFFF"/>
        </w:rPr>
        <w:t xml:space="preserve"> treated plots showed a homogenization of their bacterial community</w:t>
      </w:r>
      <w:r w:rsidR="00B82EAF">
        <w:rPr>
          <w:rFonts w:ascii="Times New Roman" w:hAnsi="Times New Roman" w:cs="Times New Roman"/>
          <w:color w:val="000000" w:themeColor="text1"/>
          <w:highlight w:val="green"/>
          <w:shd w:val="clear" w:color="auto" w:fill="FFFFFF"/>
        </w:rPr>
        <w:t xml:space="preserve"> over the twenty day sampling period (p &lt; 0.057)</w:t>
      </w:r>
      <w:r w:rsidR="00532539" w:rsidRPr="002970C2">
        <w:rPr>
          <w:rFonts w:ascii="Times New Roman" w:hAnsi="Times New Roman" w:cs="Times New Roman"/>
          <w:color w:val="000000" w:themeColor="text1"/>
          <w:highlight w:val="green"/>
          <w:shd w:val="clear" w:color="auto" w:fill="FFFFFF"/>
        </w:rPr>
        <w:t>, while the handweeded and nontreated plots showed a</w:t>
      </w:r>
      <w:r w:rsidR="00B82EAF">
        <w:rPr>
          <w:rFonts w:ascii="Times New Roman" w:hAnsi="Times New Roman" w:cs="Times New Roman"/>
          <w:color w:val="000000" w:themeColor="text1"/>
          <w:highlight w:val="green"/>
          <w:shd w:val="clear" w:color="auto" w:fill="FFFFFF"/>
        </w:rPr>
        <w:t xml:space="preserve"> trend of </w:t>
      </w:r>
      <w:r w:rsidR="00532539" w:rsidRPr="002970C2">
        <w:rPr>
          <w:rFonts w:ascii="Times New Roman" w:hAnsi="Times New Roman" w:cs="Times New Roman"/>
          <w:color w:val="000000" w:themeColor="text1"/>
          <w:highlight w:val="green"/>
          <w:shd w:val="clear" w:color="auto" w:fill="FFFFFF"/>
        </w:rPr>
        <w:t>increase</w:t>
      </w:r>
      <w:r w:rsidR="00B82EAF">
        <w:rPr>
          <w:rFonts w:ascii="Times New Roman" w:hAnsi="Times New Roman" w:cs="Times New Roman"/>
          <w:color w:val="000000" w:themeColor="text1"/>
          <w:highlight w:val="green"/>
          <w:shd w:val="clear" w:color="auto" w:fill="FFFFFF"/>
        </w:rPr>
        <w:t>d</w:t>
      </w:r>
      <w:r w:rsidR="00532539" w:rsidRPr="002970C2">
        <w:rPr>
          <w:rFonts w:ascii="Times New Roman" w:hAnsi="Times New Roman" w:cs="Times New Roman"/>
          <w:color w:val="000000" w:themeColor="text1"/>
          <w:highlight w:val="green"/>
          <w:shd w:val="clear" w:color="auto" w:fill="FFFFFF"/>
        </w:rPr>
        <w:t xml:space="preserve"> heterogeneity</w:t>
      </w:r>
      <w:r w:rsidR="00B82EAF">
        <w:rPr>
          <w:rFonts w:ascii="Times New Roman" w:hAnsi="Times New Roman" w:cs="Times New Roman"/>
          <w:color w:val="000000" w:themeColor="text1"/>
          <w:highlight w:val="green"/>
          <w:shd w:val="clear" w:color="auto" w:fill="FFFFFF"/>
        </w:rPr>
        <w:t>, though this was not statistically significant</w:t>
      </w:r>
      <w:r w:rsidR="00532539" w:rsidRPr="002970C2">
        <w:rPr>
          <w:rFonts w:ascii="Times New Roman" w:hAnsi="Times New Roman" w:cs="Times New Roman"/>
          <w:color w:val="000000" w:themeColor="text1"/>
          <w:highlight w:val="green"/>
          <w:shd w:val="clear" w:color="auto" w:fill="FFFFFF"/>
        </w:rPr>
        <w:t xml:space="preserve"> (Figure 2 – column 2).</w:t>
      </w:r>
      <w:r w:rsidR="00B82EAF">
        <w:rPr>
          <w:rFonts w:ascii="Times New Roman" w:hAnsi="Times New Roman" w:cs="Times New Roman"/>
          <w:color w:val="000000" w:themeColor="text1"/>
          <w:highlight w:val="green"/>
          <w:shd w:val="clear" w:color="auto" w:fill="FFFFFF"/>
        </w:rPr>
        <w:t xml:space="preserve"> </w:t>
      </w:r>
      <w:r w:rsidR="00532539">
        <w:rPr>
          <w:rFonts w:ascii="Times New Roman" w:hAnsi="Times New Roman" w:cs="Times New Roman"/>
          <w:color w:val="000000" w:themeColor="text1"/>
          <w:highlight w:val="green"/>
          <w:shd w:val="clear" w:color="auto" w:fill="FFFFFF"/>
        </w:rPr>
        <w:t>When all chemical treatments were combined,</w:t>
      </w:r>
      <w:r w:rsidR="00CA3F7E" w:rsidRPr="002970C2">
        <w:rPr>
          <w:rFonts w:ascii="Times New Roman" w:hAnsi="Times New Roman" w:cs="Times New Roman"/>
          <w:color w:val="000000" w:themeColor="text1"/>
          <w:highlight w:val="green"/>
          <w:shd w:val="clear" w:color="auto" w:fill="FFFFFF"/>
        </w:rPr>
        <w:t xml:space="preserve"> the </w:t>
      </w:r>
      <w:r w:rsidR="00D57637">
        <w:rPr>
          <w:rFonts w:ascii="Times New Roman" w:hAnsi="Times New Roman" w:cs="Times New Roman"/>
          <w:color w:val="000000" w:themeColor="text1"/>
          <w:highlight w:val="green"/>
          <w:shd w:val="clear" w:color="auto" w:fill="FFFFFF"/>
        </w:rPr>
        <w:t xml:space="preserve">chemical treated plots </w:t>
      </w:r>
      <w:r w:rsidR="00CA3F7E" w:rsidRPr="002970C2">
        <w:rPr>
          <w:rFonts w:ascii="Times New Roman" w:hAnsi="Times New Roman" w:cs="Times New Roman"/>
          <w:color w:val="000000" w:themeColor="text1"/>
          <w:highlight w:val="green"/>
          <w:shd w:val="clear" w:color="auto" w:fill="FFFFFF"/>
        </w:rPr>
        <w:t>displayed a</w:t>
      </w:r>
      <w:r w:rsidR="00D57637">
        <w:rPr>
          <w:rFonts w:ascii="Times New Roman" w:hAnsi="Times New Roman" w:cs="Times New Roman"/>
          <w:color w:val="000000" w:themeColor="text1"/>
          <w:highlight w:val="green"/>
          <w:shd w:val="clear" w:color="auto" w:fill="FFFFFF"/>
        </w:rPr>
        <w:t xml:space="preserve"> higher level of multivariate spread </w:t>
      </w:r>
      <w:r w:rsidR="00CA3F7E" w:rsidRPr="002970C2">
        <w:rPr>
          <w:rFonts w:ascii="Times New Roman" w:hAnsi="Times New Roman" w:cs="Times New Roman"/>
          <w:color w:val="000000" w:themeColor="text1"/>
          <w:highlight w:val="green"/>
          <w:shd w:val="clear" w:color="auto" w:fill="FFFFFF"/>
        </w:rPr>
        <w:t>as compared to the</w:t>
      </w:r>
      <w:r w:rsidR="00D57637">
        <w:rPr>
          <w:rFonts w:ascii="Times New Roman" w:hAnsi="Times New Roman" w:cs="Times New Roman"/>
          <w:color w:val="000000" w:themeColor="text1"/>
          <w:highlight w:val="green"/>
          <w:shd w:val="clear" w:color="auto" w:fill="FFFFFF"/>
        </w:rPr>
        <w:t xml:space="preserve"> non-treated and handweeded plots</w:t>
      </w:r>
      <w:r w:rsidR="00CA3F7E" w:rsidRPr="002970C2">
        <w:rPr>
          <w:rFonts w:ascii="Times New Roman" w:hAnsi="Times New Roman" w:cs="Times New Roman"/>
          <w:color w:val="000000" w:themeColor="text1"/>
          <w:highlight w:val="green"/>
          <w:shd w:val="clear" w:color="auto" w:fill="FFFFFF"/>
        </w:rPr>
        <w:t xml:space="preserve"> </w:t>
      </w:r>
      <w:r w:rsidR="00532539">
        <w:rPr>
          <w:rFonts w:ascii="Times New Roman" w:hAnsi="Times New Roman" w:cs="Times New Roman"/>
          <w:color w:val="000000" w:themeColor="text1"/>
          <w:highlight w:val="green"/>
          <w:shd w:val="clear" w:color="auto" w:fill="FFFFFF"/>
        </w:rPr>
        <w:t xml:space="preserve">at sampling time one </w:t>
      </w:r>
      <w:r w:rsidR="00CA3F7E" w:rsidRPr="002970C2">
        <w:rPr>
          <w:rFonts w:ascii="Times New Roman" w:hAnsi="Times New Roman" w:cs="Times New Roman"/>
          <w:color w:val="000000" w:themeColor="text1"/>
          <w:highlight w:val="green"/>
          <w:shd w:val="clear" w:color="auto" w:fill="FFFFFF"/>
        </w:rPr>
        <w:t xml:space="preserve">(p &lt; 0.01). </w:t>
      </w:r>
      <w:r w:rsidR="00532539">
        <w:rPr>
          <w:rFonts w:ascii="Times New Roman" w:hAnsi="Times New Roman" w:cs="Times New Roman"/>
          <w:color w:val="000000" w:themeColor="text1"/>
          <w:highlight w:val="green"/>
          <w:shd w:val="clear" w:color="auto" w:fill="FFFFFF"/>
        </w:rPr>
        <w:t xml:space="preserve">Over the next 20-days, however, this declined and at the final sampling, all groups showed similar levels of multivariate spread (Figure XX). Multivariate spread remained constant through the three </w:t>
      </w:r>
      <w:r w:rsidR="00532539">
        <w:rPr>
          <w:rFonts w:ascii="Times New Roman" w:hAnsi="Times New Roman" w:cs="Times New Roman"/>
          <w:color w:val="000000" w:themeColor="text1"/>
          <w:highlight w:val="green"/>
          <w:shd w:val="clear" w:color="auto" w:fill="FFFFFF"/>
        </w:rPr>
        <w:lastRenderedPageBreak/>
        <w:t xml:space="preserve">sampling times in the handweeded and non-treated plots, but decreased significantly in the chemical treated plots, with sampling time one being significantly different from sampling time </w:t>
      </w:r>
      <w:r w:rsidR="00532539" w:rsidRPr="00532539">
        <w:rPr>
          <w:rFonts w:ascii="Times New Roman" w:hAnsi="Times New Roman" w:cs="Times New Roman"/>
          <w:color w:val="000000" w:themeColor="text1"/>
          <w:highlight w:val="green"/>
          <w:shd w:val="clear" w:color="auto" w:fill="FFFFFF"/>
        </w:rPr>
        <w:t>three Figure XXX.</w:t>
      </w:r>
      <w:r w:rsidR="00532539">
        <w:rPr>
          <w:rFonts w:ascii="Times New Roman" w:hAnsi="Times New Roman" w:cs="Times New Roman"/>
          <w:color w:val="000000" w:themeColor="text1"/>
          <w:shd w:val="clear" w:color="auto" w:fill="FFFFFF"/>
        </w:rPr>
        <w:t xml:space="preserve"> </w:t>
      </w:r>
      <w:r w:rsidR="00CA3F7E">
        <w:rPr>
          <w:rFonts w:ascii="Times New Roman" w:hAnsi="Times New Roman" w:cs="Times New Roman"/>
          <w:color w:val="000000" w:themeColor="text1"/>
          <w:shd w:val="clear" w:color="auto" w:fill="FFFFFF"/>
        </w:rPr>
        <w:t xml:space="preserve">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9"/>
      <w:proofErr w:type="spellStart"/>
      <w:r w:rsidR="00CA3F7E">
        <w:rPr>
          <w:rFonts w:ascii="Times New Roman" w:hAnsi="Times New Roman" w:cs="Times New Roman"/>
          <w:color w:val="000000" w:themeColor="text1"/>
          <w:shd w:val="clear" w:color="auto" w:fill="FFFFFF"/>
        </w:rPr>
        <w:t>Shpingomonadacae</w:t>
      </w:r>
      <w:commentRangeEnd w:id="9"/>
      <w:proofErr w:type="spellEnd"/>
      <w:r w:rsidR="00CA3F7E">
        <w:rPr>
          <w:rStyle w:val="CommentReference"/>
          <w:rFonts w:ascii="Times New Roman" w:eastAsia="Times New Roman" w:hAnsi="Times New Roman" w:cs="Times New Roman"/>
          <w:color w:val="000000"/>
          <w:lang w:eastAsia="de-DE"/>
        </w:rPr>
        <w:commentReference w:id="9"/>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10" w:name="OLE_LINK1"/>
      <w:bookmarkStart w:id="11"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10"/>
      <w:bookmarkEnd w:id="11"/>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2"/>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2"/>
      <w:r w:rsidR="00B42E0E">
        <w:rPr>
          <w:rStyle w:val="CommentReference"/>
          <w:rFonts w:ascii="Times New Roman" w:eastAsia="Times New Roman" w:hAnsi="Times New Roman" w:cs="Times New Roman"/>
          <w:color w:val="000000"/>
          <w:lang w:eastAsia="de-DE"/>
        </w:rPr>
        <w:commentReference w:id="12"/>
      </w:r>
      <w:bookmarkStart w:id="13" w:name="_Toc71026836"/>
    </w:p>
    <w:p w14:paraId="1EB24B3A" w14:textId="4D58F5A9" w:rsidR="00B3074D" w:rsidRPr="00B3074D" w:rsidRDefault="00B3074D" w:rsidP="00B3074D">
      <w:pPr>
        <w:pStyle w:val="headingdissertation"/>
        <w:spacing w:line="480" w:lineRule="auto"/>
      </w:pPr>
      <w:r w:rsidRPr="00B3074D">
        <w:lastRenderedPageBreak/>
        <w:t>Discussion</w:t>
      </w:r>
      <w:bookmarkEnd w:id="13"/>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158CE468"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lastRenderedPageBreak/>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3)","plainTextFormattedCitation":"(43)","previouslyFormattedCitation":"(42)"},"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43)</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4)","plainTextFormattedCitation":"(44)","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383FE63"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handweeded and Roundup) over twenty weeks</w:t>
      </w:r>
      <w:r w:rsidR="009B3670">
        <w:rPr>
          <w:rFonts w:ascii="Times New Roman" w:hAnsi="Times New Roman" w:cs="Times New Roman"/>
          <w:color w:val="000000" w:themeColor="text1"/>
          <w:shd w:val="clear" w:color="auto" w:fill="FFFFFF"/>
        </w:rPr>
        <w:t xml:space="preserve"> </w:t>
      </w:r>
      <w:bookmarkStart w:id="14" w:name="OLE_LINK5"/>
      <w:bookmarkStart w:id="15"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4"/>
      <w:bookmarkEnd w:id="15"/>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5)","plainTextFormattedCitation":"(19, 20, 45)","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19, 20, 4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3A1E4C35"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DB4879">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6)","plainTextFormattedCitation":"(46)","previouslyFormattedCitation":"(45)"},"properties":{"noteIndex":0},"schema":"https://github.com/citation-style-language/schema/raw/master/csl-citation.json"}</w:instrText>
      </w:r>
      <w:r w:rsidRPr="00B3074D">
        <w:rPr>
          <w:rFonts w:ascii="Times New Roman" w:hAnsi="Times New Roman" w:cs="Times New Roman"/>
        </w:rPr>
        <w:fldChar w:fldCharType="separate"/>
      </w:r>
      <w:r w:rsidR="00DB4879" w:rsidRPr="00DB4879">
        <w:rPr>
          <w:rFonts w:ascii="Times New Roman" w:hAnsi="Times New Roman" w:cs="Times New Roman"/>
          <w:noProof/>
        </w:rPr>
        <w:t>(46)</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commentRangeStart w:id="16"/>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6"/>
      <w:r w:rsidR="009F7052">
        <w:rPr>
          <w:rStyle w:val="CommentReference"/>
          <w:rFonts w:ascii="Times New Roman" w:eastAsia="Times New Roman" w:hAnsi="Times New Roman" w:cs="Times New Roman"/>
          <w:color w:val="000000"/>
          <w:lang w:eastAsia="de-DE"/>
        </w:rPr>
        <w:commentReference w:id="16"/>
      </w:r>
    </w:p>
    <w:p w14:paraId="59CB79C0" w14:textId="4774C52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7)","plainTextFormattedCitation":"(47)","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8)","plainTextFormattedCitation":"(48)","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w:t>
      </w:r>
      <w:r w:rsidR="00B92C04">
        <w:rPr>
          <w:rFonts w:ascii="Times New Roman" w:hAnsi="Times New Roman" w:cs="Times New Roman"/>
          <w:color w:val="000000" w:themeColor="text1"/>
          <w:shd w:val="clear" w:color="auto" w:fill="FFFFFF"/>
        </w:rPr>
        <w:lastRenderedPageBreak/>
        <w:t xml:space="preserve">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2D495D6B"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9)","plainTextFormattedCitation":"(49)","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50)","plainTextFormattedCitation":"(50)","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w:t>
      </w:r>
      <w:proofErr w:type="gramStart"/>
      <w:r w:rsidRPr="00B3074D">
        <w:rPr>
          <w:rFonts w:ascii="Times New Roman" w:hAnsi="Times New Roman" w:cs="Times New Roman"/>
          <w:color w:val="000000" w:themeColor="text1"/>
          <w:shd w:val="clear" w:color="auto" w:fill="FFFFFF"/>
        </w:rPr>
        <w:t>responsible</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e.g.</w:t>
      </w:r>
      <w:proofErr w:type="gramEnd"/>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5B579085"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1)","plainTextFormattedCitation":"(51)","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2)","plainTextFormattedCitation":"(52)","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5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w:t>
      </w:r>
      <w:r w:rsidRPr="00B3074D">
        <w:rPr>
          <w:rFonts w:ascii="Times New Roman" w:hAnsi="Times New Roman" w:cs="Times New Roman"/>
          <w:color w:val="000000" w:themeColor="text1"/>
          <w:shd w:val="clear" w:color="auto" w:fill="FFFFFF"/>
        </w:rPr>
        <w:lastRenderedPageBreak/>
        <w:t xml:space="preserve">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2)","plainTextFormattedCitation":"(52)","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5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3–55)","plainTextFormattedCitation":"(53–55)","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53–5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5)","plainTextFormattedCitation":"(45)","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4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w:t>
      </w:r>
      <w:r w:rsidR="00B92C04">
        <w:rPr>
          <w:rFonts w:ascii="Times New Roman" w:hAnsi="Times New Roman" w:cs="Times New Roman"/>
          <w:color w:val="000000" w:themeColor="text1"/>
          <w:shd w:val="clear" w:color="auto" w:fill="FFFFFF"/>
        </w:rPr>
        <w:t xml:space="preserve">Shifts in the abundance of </w:t>
      </w:r>
      <w:proofErr w:type="spellStart"/>
      <w:r w:rsidR="00B92C04" w:rsidRPr="00B92C04">
        <w:rPr>
          <w:rFonts w:ascii="Times New Roman" w:hAnsi="Times New Roman" w:cs="Times New Roman"/>
          <w:color w:val="000000" w:themeColor="text1"/>
          <w:highlight w:val="yellow"/>
          <w:shd w:val="clear" w:color="auto" w:fill="FFFFFF"/>
        </w:rPr>
        <w:t>Shpingomondacae</w:t>
      </w:r>
      <w:proofErr w:type="spellEnd"/>
      <w:r w:rsidR="00B92C04" w:rsidRPr="00B92C04">
        <w:rPr>
          <w:rFonts w:ascii="Times New Roman" w:hAnsi="Times New Roman" w:cs="Times New Roman"/>
          <w:color w:val="000000" w:themeColor="text1"/>
          <w:highlight w:val="yellow"/>
          <w:shd w:val="clear" w:color="auto" w:fill="FFFFFF"/>
        </w:rPr>
        <w:t xml:space="preserve"> provide support and show increased abundance of putative herbicide degraders following chemical herbicide </w:t>
      </w:r>
      <w:commentRangeStart w:id="17"/>
      <w:r w:rsidR="00B92C04" w:rsidRPr="00B92C04">
        <w:rPr>
          <w:rFonts w:ascii="Times New Roman" w:hAnsi="Times New Roman" w:cs="Times New Roman"/>
          <w:color w:val="000000" w:themeColor="text1"/>
          <w:highlight w:val="yellow"/>
          <w:shd w:val="clear" w:color="auto" w:fill="FFFFFF"/>
        </w:rPr>
        <w:t>application</w:t>
      </w:r>
      <w:commentRangeEnd w:id="17"/>
      <w:r w:rsidR="00B92C04" w:rsidRPr="00B92C04">
        <w:rPr>
          <w:rStyle w:val="CommentReference"/>
          <w:rFonts w:ascii="Times New Roman" w:eastAsia="Times New Roman" w:hAnsi="Times New Roman" w:cs="Times New Roman"/>
          <w:color w:val="000000"/>
          <w:highlight w:val="yellow"/>
          <w:lang w:eastAsia="de-DE"/>
        </w:rPr>
        <w:commentReference w:id="17"/>
      </w:r>
      <w:r w:rsidR="00B92C04">
        <w:rPr>
          <w:rFonts w:ascii="Times New Roman" w:hAnsi="Times New Roman" w:cs="Times New Roman"/>
          <w:color w:val="000000" w:themeColor="text1"/>
          <w:shd w:val="clear" w:color="auto" w:fill="FFFFFF"/>
        </w:rPr>
        <w:t xml:space="preserve"> . </w:t>
      </w:r>
      <w:proofErr w:type="gramStart"/>
      <w:r w:rsidR="00B92C04">
        <w:rPr>
          <w:rFonts w:ascii="Times New Roman" w:hAnsi="Times New Roman" w:cs="Times New Roman"/>
          <w:color w:val="000000" w:themeColor="text1"/>
          <w:shd w:val="clear" w:color="auto" w:fill="FFFFFF"/>
        </w:rPr>
        <w:t>However</w:t>
      </w:r>
      <w:proofErr w:type="gramEnd"/>
      <w:r w:rsidR="00B92C04">
        <w:rPr>
          <w:rFonts w:ascii="Times New Roman" w:hAnsi="Times New Roman" w:cs="Times New Roman"/>
          <w:color w:val="000000" w:themeColor="text1"/>
          <w:shd w:val="clear" w:color="auto" w:fill="FFFFFF"/>
        </w:rPr>
        <w:t xml:space="preserve"> as</w:t>
      </w:r>
      <w:commentRangeStart w:id="18"/>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5)","plainTextFormattedCitation":"(45)","previously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45)</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8"/>
      <w:r w:rsidR="00B92C04">
        <w:rPr>
          <w:rStyle w:val="CommentReference"/>
          <w:rFonts w:ascii="Times New Roman" w:eastAsia="Times New Roman" w:hAnsi="Times New Roman" w:cs="Times New Roman"/>
          <w:color w:val="000000"/>
          <w:lang w:eastAsia="de-DE"/>
        </w:rPr>
        <w:commentReference w:id="18"/>
      </w:r>
      <w:r w:rsidR="00B92C04">
        <w:rPr>
          <w:rFonts w:ascii="Times New Roman" w:hAnsi="Times New Roman" w:cs="Times New Roman"/>
          <w:color w:val="000000" w:themeColor="text1"/>
          <w:shd w:val="clear" w:color="auto" w:fill="FFFFFF"/>
        </w:rPr>
        <w:t xml:space="preserve"> </w:t>
      </w:r>
    </w:p>
    <w:p w14:paraId="03644A58" w14:textId="40E6916C"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w:t>
      </w:r>
      <w:r w:rsidRPr="00B3074D">
        <w:rPr>
          <w:rFonts w:ascii="Times New Roman" w:hAnsi="Times New Roman" w:cs="Times New Roman"/>
          <w:color w:val="000000" w:themeColor="text1"/>
          <w:shd w:val="clear" w:color="auto" w:fill="FFFFFF"/>
        </w:rPr>
        <w:lastRenderedPageBreak/>
        <w:t xml:space="preserve">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6–58)","plainTextFormattedCitation":"(56–58)","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56–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DB4879">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9)","plainTextFormattedCitation":"(59)","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color w:val="000000" w:themeColor="text1"/>
          <w:shd w:val="clear" w:color="auto" w:fill="FFFFFF"/>
        </w:rPr>
        <w:t>(5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18FA900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DB4879">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60, 61)","plainTextFormattedCitation":"(60, 61)","previouslyFormattedCitation":"(59, 60)"},"properties":{"noteIndex":0},"schema":"https://github.com/citation-style-language/schema/raw/master/csl-citation.json"}</w:instrText>
      </w:r>
      <w:r w:rsidRPr="00B3074D">
        <w:rPr>
          <w:rFonts w:ascii="Times New Roman" w:hAnsi="Times New Roman" w:cs="Times New Roman"/>
        </w:rPr>
        <w:fldChar w:fldCharType="separate"/>
      </w:r>
      <w:r w:rsidR="00DB4879" w:rsidRPr="00DB4879">
        <w:rPr>
          <w:rFonts w:ascii="Times New Roman" w:hAnsi="Times New Roman" w:cs="Times New Roman"/>
          <w:noProof/>
        </w:rPr>
        <w:t>(60, 61)</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65A06B00" w14:textId="536FEAB4" w:rsidR="00DB4879" w:rsidRPr="00DB4879" w:rsidRDefault="002F4D3B" w:rsidP="00DB4879">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00DB4879" w:rsidRPr="00DB4879">
        <w:rPr>
          <w:rFonts w:ascii="Times New Roman" w:hAnsi="Times New Roman" w:cs="Times New Roman"/>
          <w:noProof/>
        </w:rPr>
        <w:t xml:space="preserve">1. </w:t>
      </w:r>
      <w:r w:rsidR="00DB4879" w:rsidRPr="00DB4879">
        <w:rPr>
          <w:rFonts w:ascii="Times New Roman" w:hAnsi="Times New Roman" w:cs="Times New Roman"/>
          <w:noProof/>
        </w:rPr>
        <w:tab/>
        <w:t>Benbrook CM. 2012. Impacts of genetically engineered crops on pesticide use in the U.S.-the first sixteen years. Environ Sci Eur 24:1–13.</w:t>
      </w:r>
    </w:p>
    <w:p w14:paraId="5635D1F0"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 </w:t>
      </w:r>
      <w:r w:rsidRPr="00DB4879">
        <w:rPr>
          <w:rFonts w:ascii="Times New Roman" w:hAnsi="Times New Roman" w:cs="Times New Roman"/>
          <w:noProof/>
        </w:rPr>
        <w:tab/>
        <w:t xml:space="preserve">Rose MT, Cavagnaro TR, Scanlan CA, Rose TJ, Vancov T, Kimber S, Kennedy IR, </w:t>
      </w:r>
      <w:r w:rsidRPr="00DB4879">
        <w:rPr>
          <w:rFonts w:ascii="Times New Roman" w:hAnsi="Times New Roman" w:cs="Times New Roman"/>
          <w:noProof/>
        </w:rPr>
        <w:lastRenderedPageBreak/>
        <w:t>Kookana RS, Van Zwieten L. 2016. Impact of Herbicides on Soil Biology and FunctionAdvances in Agronomy. Elsevier Inc.</w:t>
      </w:r>
    </w:p>
    <w:p w14:paraId="69C3D673"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 </w:t>
      </w:r>
      <w:r w:rsidRPr="00DB4879">
        <w:rPr>
          <w:rFonts w:ascii="Times New Roman" w:hAnsi="Times New Roman" w:cs="Times New Roman"/>
          <w:noProof/>
        </w:rPr>
        <w:tab/>
        <w:t>Palm C, Blanco-Canqui H, DeClerck F, Gatere L, Grace P. 2014. Conservation agriculture and ecosystem services: An overview. Agric Ecosyst Environ 187:87–105.</w:t>
      </w:r>
    </w:p>
    <w:p w14:paraId="1906FA0F"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 </w:t>
      </w:r>
      <w:r w:rsidRPr="00DB4879">
        <w:rPr>
          <w:rFonts w:ascii="Times New Roman" w:hAnsi="Times New Roman" w:cs="Times New Roman"/>
          <w:noProof/>
        </w:rPr>
        <w:tab/>
        <w:t>Tu CM, Bollen WB. 1968. Interaction between Paraquat and microbes in soils. Weed Res 8:38–45.</w:t>
      </w:r>
    </w:p>
    <w:p w14:paraId="3BB3C3BA"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 </w:t>
      </w:r>
      <w:r w:rsidRPr="00DB4879">
        <w:rPr>
          <w:rFonts w:ascii="Times New Roman" w:hAnsi="Times New Roman" w:cs="Times New Roman"/>
          <w:noProof/>
        </w:rPr>
        <w:tab/>
        <w:t>Nguyen DB, Rose MT, Rose TJ, Morris SG, van Zwieten L. 2016. Impact of glyphosate on soil microbial biomass and respiration: A meta-analysis. Soil Biol Biochem 92:50–57.</w:t>
      </w:r>
    </w:p>
    <w:p w14:paraId="7A688BD6"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6. </w:t>
      </w:r>
      <w:r w:rsidRPr="00DB4879">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17C985B5"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7. </w:t>
      </w:r>
      <w:r w:rsidRPr="00DB4879">
        <w:rPr>
          <w:rFonts w:ascii="Times New Roman" w:hAnsi="Times New Roman" w:cs="Times New Roman"/>
          <w:noProof/>
        </w:rPr>
        <w:tab/>
        <w:t>Liao H, Li X, Yang Q, Bai Y, Cui P, Wen C, Liu C, Chen Z. 2021. Herbicide selection promotes antibiotic resistance in soil microbiomes.</w:t>
      </w:r>
    </w:p>
    <w:p w14:paraId="291B3910"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8. </w:t>
      </w:r>
      <w:r w:rsidRPr="00DB4879">
        <w:rPr>
          <w:rFonts w:ascii="Times New Roman" w:hAnsi="Times New Roman" w:cs="Times New Roman"/>
          <w:noProof/>
        </w:rPr>
        <w:tab/>
        <w:t>de Souza R, Ambrosini A, Passaglia LMP. 2015. Plant growth-promoting bacteria as inoculants in agricultural soils. Genet Mol Biol 38:401–419.</w:t>
      </w:r>
    </w:p>
    <w:p w14:paraId="1468D928"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9. </w:t>
      </w:r>
      <w:r w:rsidRPr="00DB4879">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155F8BCE"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0. </w:t>
      </w:r>
      <w:r w:rsidRPr="00DB4879">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0D832120"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1. </w:t>
      </w:r>
      <w:r w:rsidRPr="00DB4879">
        <w:rPr>
          <w:rFonts w:ascii="Times New Roman" w:hAnsi="Times New Roman" w:cs="Times New Roman"/>
          <w:noProof/>
        </w:rPr>
        <w:tab/>
        <w:t xml:space="preserve">Richardson AE, Barea J-M, McNeill AM, Prigent-Combaret C. 2009. Acquisition of </w:t>
      </w:r>
      <w:r w:rsidRPr="00DB4879">
        <w:rPr>
          <w:rFonts w:ascii="Times New Roman" w:hAnsi="Times New Roman" w:cs="Times New Roman"/>
          <w:noProof/>
        </w:rPr>
        <w:lastRenderedPageBreak/>
        <w:t>phosphorus and nitrogen in the rhizosphere and plant growth promotion by microorganisms. Plant Soil 321:305–339.</w:t>
      </w:r>
    </w:p>
    <w:p w14:paraId="7A9A8071"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2. </w:t>
      </w:r>
      <w:r w:rsidRPr="00DB4879">
        <w:rPr>
          <w:rFonts w:ascii="Times New Roman" w:hAnsi="Times New Roman" w:cs="Times New Roman"/>
          <w:noProof/>
        </w:rPr>
        <w:tab/>
        <w:t>Richardson AE, Simpson RJ. 2011. Soil Microorganisms Mediating Phosphorus Availability Update on Microbial Phosphorus. Plant Physiol 156:989–996.</w:t>
      </w:r>
    </w:p>
    <w:p w14:paraId="143E7B9F"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3. </w:t>
      </w:r>
      <w:r w:rsidRPr="00DB4879">
        <w:rPr>
          <w:rFonts w:ascii="Times New Roman" w:hAnsi="Times New Roman" w:cs="Times New Roman"/>
          <w:noProof/>
        </w:rPr>
        <w:tab/>
        <w:t>Garcia J, Kao-Kniffin J. 2018. Microbial Group Dynamics in Plant Rhizospheres and Their Implications on Nutrient Cycling. Front Microbiol 9:1–7.</w:t>
      </w:r>
    </w:p>
    <w:p w14:paraId="3C192CF2"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4. </w:t>
      </w:r>
      <w:r w:rsidRPr="00DB4879">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2CDE23DF"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5. </w:t>
      </w:r>
      <w:r w:rsidRPr="00DB4879">
        <w:rPr>
          <w:rFonts w:ascii="Times New Roman" w:hAnsi="Times New Roman" w:cs="Times New Roman"/>
          <w:noProof/>
        </w:rPr>
        <w:tab/>
        <w:t>Imfeld G, Vuilleumier S. 2012. Measuring the effects of pesticides on bacterial communities in soil: A critical review. Eur J Soil Biol 49:22–30.</w:t>
      </w:r>
    </w:p>
    <w:p w14:paraId="6112E153"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6. </w:t>
      </w:r>
      <w:r w:rsidRPr="00DB4879">
        <w:rPr>
          <w:rFonts w:ascii="Times New Roman" w:hAnsi="Times New Roman" w:cs="Times New Roman"/>
          <w:noProof/>
        </w:rPr>
        <w:tab/>
        <w:t>Bünemann EK, Schwenke GD, Van Zwieten L. 2006. Impact of agricultural inputs on soil organisms - A review. Aust J Soil Res 44:379–406.</w:t>
      </w:r>
    </w:p>
    <w:p w14:paraId="2C5B19A6"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7. </w:t>
      </w:r>
      <w:r w:rsidRPr="00DB4879">
        <w:rPr>
          <w:rFonts w:ascii="Times New Roman" w:hAnsi="Times New Roman" w:cs="Times New Roman"/>
          <w:noProof/>
        </w:rPr>
        <w:tab/>
        <w:t>Puglisi E. 2017. Response of microbial organisms (aquatic and terrestrial) to pesticides. EFSA Support Publ 9.</w:t>
      </w:r>
    </w:p>
    <w:p w14:paraId="3DF3CFBE"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8. </w:t>
      </w:r>
      <w:r w:rsidRPr="00DB4879">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4D758F14"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19. </w:t>
      </w:r>
      <w:r w:rsidRPr="00DB4879">
        <w:rPr>
          <w:rFonts w:ascii="Times New Roman" w:hAnsi="Times New Roman" w:cs="Times New Roman"/>
          <w:noProof/>
        </w:rPr>
        <w:tab/>
        <w:t>Weidenhamer JD, Callaway RM. 2010. Direct and Indirect Effects of Invasive Plants on Soil Chemistry and Ecosystem Function. J Chem Ecol 36:59–69.</w:t>
      </w:r>
    </w:p>
    <w:p w14:paraId="31FED10D"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0. </w:t>
      </w:r>
      <w:r w:rsidRPr="00DB4879">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17A6B0F3"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lastRenderedPageBreak/>
        <w:t xml:space="preserve">21. </w:t>
      </w:r>
      <w:r w:rsidRPr="00DB4879">
        <w:rPr>
          <w:rFonts w:ascii="Times New Roman" w:hAnsi="Times New Roman" w:cs="Times New Roman"/>
          <w:noProof/>
        </w:rPr>
        <w:tab/>
        <w:t>García-Delgado C, Barba-Vicente V, Marín-Benito JM, Mariano Igual J, Sánchez-Martín MJ, Sonia Rodríguez-Cruz M. 2019. Influence of different agricultural management practices on soil microbial community over dissipation time of two herbicides. Sci Total Environ 646:1478–1488.</w:t>
      </w:r>
    </w:p>
    <w:p w14:paraId="70DF09DB"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2. </w:t>
      </w:r>
      <w:r w:rsidRPr="00DB4879">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3789FD83"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3. </w:t>
      </w:r>
      <w:r w:rsidRPr="00DB4879">
        <w:rPr>
          <w:rFonts w:ascii="Times New Roman" w:hAnsi="Times New Roman" w:cs="Times New Roman"/>
          <w:noProof/>
        </w:rPr>
        <w:tab/>
        <w:t>Zabaloy MC, Allegrini M, Tebbe DA, Schuster K, Gomez E del V. 2017. Nitrifying bacteria and archaea withstanding glyphosate in fertilized soil microcosms. Appl Soil Ecol 117–118:88–95.</w:t>
      </w:r>
    </w:p>
    <w:p w14:paraId="43CF543F"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4. </w:t>
      </w:r>
      <w:r w:rsidRPr="00DB4879">
        <w:rPr>
          <w:rFonts w:ascii="Times New Roman" w:hAnsi="Times New Roman" w:cs="Times New Roman"/>
          <w:noProof/>
        </w:rPr>
        <w:tab/>
        <w:t>Riah W, Laval K, Laroche-Ajzenberg E, Mougin C, Latour X, Trinsoutrot-Gattin I. 2014. Effects of pesticides on soil enzymes: A review. Environ Chem Lett 12:257–273.</w:t>
      </w:r>
    </w:p>
    <w:p w14:paraId="03DFBD92"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5. </w:t>
      </w:r>
      <w:r w:rsidRPr="00DB4879">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397844DC"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6. </w:t>
      </w:r>
      <w:r w:rsidRPr="00DB4879">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55F675F3"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7. </w:t>
      </w:r>
      <w:r w:rsidRPr="00DB4879">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6B17D6CC"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28. </w:t>
      </w:r>
      <w:r w:rsidRPr="00DB4879">
        <w:rPr>
          <w:rFonts w:ascii="Times New Roman" w:hAnsi="Times New Roman" w:cs="Times New Roman"/>
          <w:noProof/>
        </w:rPr>
        <w:tab/>
        <w:t xml:space="preserve"> 2020. Standard Methods Online -- Standard Methods for the Examination of Water and Wastewater.</w:t>
      </w:r>
    </w:p>
    <w:p w14:paraId="0C98430E"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lastRenderedPageBreak/>
        <w:t xml:space="preserve">29. </w:t>
      </w:r>
      <w:r w:rsidRPr="00DB4879">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485115C6"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0. </w:t>
      </w:r>
      <w:r w:rsidRPr="00DB4879">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69BD34C7"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1. </w:t>
      </w:r>
      <w:r w:rsidRPr="00DB4879">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1A9EAD0F"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2. </w:t>
      </w:r>
      <w:r w:rsidRPr="00DB4879">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5461C81A"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3. </w:t>
      </w:r>
      <w:r w:rsidRPr="00DB4879">
        <w:rPr>
          <w:rFonts w:ascii="Times New Roman" w:hAnsi="Times New Roman" w:cs="Times New Roman"/>
          <w:noProof/>
        </w:rPr>
        <w:tab/>
        <w:t>Custer GF, VanDiepen LTA, Stump WL. 2020. Structural and functional dynamics of soil microbes following spruce beetle infestation. Appl Environ Microbiol 86:1–19.</w:t>
      </w:r>
    </w:p>
    <w:p w14:paraId="46467B5D"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4. </w:t>
      </w:r>
      <w:r w:rsidRPr="00DB4879">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18F78A89"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5. </w:t>
      </w:r>
      <w:r w:rsidRPr="00DB4879">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6B8A64E3"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6. </w:t>
      </w:r>
      <w:r w:rsidRPr="00DB4879">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374D3E5E"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lastRenderedPageBreak/>
        <w:t xml:space="preserve">37. </w:t>
      </w:r>
      <w:r w:rsidRPr="00DB4879">
        <w:rPr>
          <w:rFonts w:ascii="Times New Roman" w:hAnsi="Times New Roman" w:cs="Times New Roman"/>
          <w:noProof/>
        </w:rPr>
        <w:tab/>
        <w:t>Gardes M, Bruns TD. 1993. ITS primers with enhanced specificity for basidiomycetes ‐ application to the identification of mycorrhizae and rusts. Mol Ecol 2:113–118.</w:t>
      </w:r>
    </w:p>
    <w:p w14:paraId="295E7730"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8. </w:t>
      </w:r>
      <w:r w:rsidRPr="00DB4879">
        <w:rPr>
          <w:rFonts w:ascii="Times New Roman" w:hAnsi="Times New Roman" w:cs="Times New Roman"/>
          <w:noProof/>
        </w:rPr>
        <w:tab/>
        <w:t xml:space="preserve">White TJ, Bruns T, Lee S, Taylor J. 1990. Amplification and direct sequencing of fungal ribosomal RNA genes for phylogenetics, p. 315–322. </w:t>
      </w:r>
      <w:r w:rsidRPr="00DB4879">
        <w:rPr>
          <w:rFonts w:ascii="Times New Roman" w:hAnsi="Times New Roman" w:cs="Times New Roman"/>
          <w:i/>
          <w:iCs/>
          <w:noProof/>
        </w:rPr>
        <w:t>In</w:t>
      </w:r>
      <w:r w:rsidRPr="00DB4879">
        <w:rPr>
          <w:rFonts w:ascii="Times New Roman" w:hAnsi="Times New Roman" w:cs="Times New Roman"/>
          <w:noProof/>
        </w:rPr>
        <w:t xml:space="preserve"> PCR Protocols. Elsevier.</w:t>
      </w:r>
    </w:p>
    <w:p w14:paraId="280F3A84"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39. </w:t>
      </w:r>
      <w:r w:rsidRPr="00DB4879">
        <w:rPr>
          <w:rFonts w:ascii="Times New Roman" w:hAnsi="Times New Roman" w:cs="Times New Roman"/>
          <w:noProof/>
        </w:rPr>
        <w:tab/>
        <w:t>R Development Core Team. 2020. A Language and Environment for Statistical Computing. R Found Stat Comput. Vienna, Austria.</w:t>
      </w:r>
    </w:p>
    <w:p w14:paraId="6B4497C4"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0. </w:t>
      </w:r>
      <w:r w:rsidRPr="00DB4879">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417F34C9"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1. </w:t>
      </w:r>
      <w:r w:rsidRPr="00DB4879">
        <w:rPr>
          <w:rFonts w:ascii="Times New Roman" w:hAnsi="Times New Roman" w:cs="Times New Roman"/>
          <w:noProof/>
        </w:rPr>
        <w:tab/>
        <w:t>McMurdie PJ, Holmes S. 2013. phyloseq: An R Package for Reproducible Interactive Analysis and Graphics of Microbiome Census Data. PLoS One 8:1–11.</w:t>
      </w:r>
    </w:p>
    <w:p w14:paraId="4818E327"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2. </w:t>
      </w:r>
      <w:r w:rsidRPr="00DB4879">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7DCF2ABA"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3. </w:t>
      </w:r>
      <w:r w:rsidRPr="00DB4879">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0FA7206D"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4. </w:t>
      </w:r>
      <w:r w:rsidRPr="00DB4879">
        <w:rPr>
          <w:rFonts w:ascii="Times New Roman" w:hAnsi="Times New Roman" w:cs="Times New Roman"/>
          <w:noProof/>
        </w:rPr>
        <w:tab/>
        <w:t>Berg B, McClaugherty C. 2014. Plant LitterCarbon. Springer Berlin Heidelberg, Berlin, Heidelberg.</w:t>
      </w:r>
    </w:p>
    <w:p w14:paraId="1993BD02"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5. </w:t>
      </w:r>
      <w:r w:rsidRPr="00DB4879">
        <w:rPr>
          <w:rFonts w:ascii="Times New Roman" w:hAnsi="Times New Roman" w:cs="Times New Roman"/>
          <w:noProof/>
        </w:rPr>
        <w:tab/>
        <w:t>Damin V, Triveli P. 2011. Herbicides Effect on Nitrogen Cycling in AgroecossystemsHerbicides and Environment. InTech.</w:t>
      </w:r>
    </w:p>
    <w:p w14:paraId="53C6AD2C"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6. </w:t>
      </w:r>
      <w:r w:rsidRPr="00DB4879">
        <w:rPr>
          <w:rFonts w:ascii="Times New Roman" w:hAnsi="Times New Roman" w:cs="Times New Roman"/>
          <w:noProof/>
        </w:rPr>
        <w:tab/>
        <w:t xml:space="preserve">Mahía J, González-Prieto SJ, Martín A, Bååth E, Díaz-Raviña M. 2011. Biochemical properties and microbial community structure of five different soils after atrazine addition. </w:t>
      </w:r>
      <w:r w:rsidRPr="00DB4879">
        <w:rPr>
          <w:rFonts w:ascii="Times New Roman" w:hAnsi="Times New Roman" w:cs="Times New Roman"/>
          <w:noProof/>
        </w:rPr>
        <w:lastRenderedPageBreak/>
        <w:t>Biol Fertil Soils 47:577–589.</w:t>
      </w:r>
    </w:p>
    <w:p w14:paraId="07EE5AB6"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7. </w:t>
      </w:r>
      <w:r w:rsidRPr="00DB4879">
        <w:rPr>
          <w:rFonts w:ascii="Times New Roman" w:hAnsi="Times New Roman" w:cs="Times New Roman"/>
          <w:noProof/>
        </w:rPr>
        <w:tab/>
        <w:t>Millard P, Singh BK. 2010. Does grassland vegetation drive soil microbial diversity? Nutr Cycl Agroecosystems 88:147–158.</w:t>
      </w:r>
    </w:p>
    <w:p w14:paraId="5E1AB6E8"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8. </w:t>
      </w:r>
      <w:r w:rsidRPr="00DB4879">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41E7C45D"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49. </w:t>
      </w:r>
      <w:r w:rsidRPr="00DB4879">
        <w:rPr>
          <w:rFonts w:ascii="Times New Roman" w:hAnsi="Times New Roman" w:cs="Times New Roman"/>
          <w:noProof/>
        </w:rPr>
        <w:tab/>
        <w:t>Hébert M, Fugère V, Gonzalez A. 2019. The overlooked impact of rising glyphosate use on phosphorus loading in agricultural watersheds. Front Ecol Environ 17:48–56.</w:t>
      </w:r>
    </w:p>
    <w:p w14:paraId="7364F4B4"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0. </w:t>
      </w:r>
      <w:r w:rsidRPr="00DB4879">
        <w:rPr>
          <w:rFonts w:ascii="Times New Roman" w:hAnsi="Times New Roman" w:cs="Times New Roman"/>
          <w:noProof/>
        </w:rPr>
        <w:tab/>
        <w:t>West SA, Diggle SP, Buckling A, Gardner A, Griffin AS. 2007. The Social Lives of Microbes. Annu Rev Ecol Evol Syst 38:53–77.</w:t>
      </w:r>
    </w:p>
    <w:p w14:paraId="030CA431"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1. </w:t>
      </w:r>
      <w:r w:rsidRPr="00DB4879">
        <w:rPr>
          <w:rFonts w:ascii="Times New Roman" w:hAnsi="Times New Roman" w:cs="Times New Roman"/>
          <w:noProof/>
        </w:rPr>
        <w:tab/>
        <w:t>Płatkowski M, Telesiński A. 2016. Response of soil phosphatases to glyphosate and its formulations – Roundup (laboratory conditions). Plant, Soil Environ 62:286–292.</w:t>
      </w:r>
    </w:p>
    <w:p w14:paraId="17039696"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2. </w:t>
      </w:r>
      <w:r w:rsidRPr="00DB4879">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7FB4C777"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3. </w:t>
      </w:r>
      <w:r w:rsidRPr="00DB4879">
        <w:rPr>
          <w:rFonts w:ascii="Times New Roman" w:hAnsi="Times New Roman" w:cs="Times New Roman"/>
          <w:noProof/>
        </w:rPr>
        <w:tab/>
        <w:t>Ratcliff AW, Busse MD, Shestak CJ. 2006. Changes in microbial community structure following herbicide (glyphosate) additions to forest soils. Appl Soil Ecol 34:114–124.</w:t>
      </w:r>
    </w:p>
    <w:p w14:paraId="5555224E"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4. </w:t>
      </w:r>
      <w:r w:rsidRPr="00DB4879">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3E11F0C3"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lastRenderedPageBreak/>
        <w:t xml:space="preserve">55. </w:t>
      </w:r>
      <w:r w:rsidRPr="00DB4879">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14E4E4B"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6. </w:t>
      </w:r>
      <w:r w:rsidRPr="00DB4879">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441E6AD6"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7. </w:t>
      </w:r>
      <w:r w:rsidRPr="00DB4879">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5DF57A8B"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8. </w:t>
      </w:r>
      <w:r w:rsidRPr="00DB4879">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2D6B086E"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59. </w:t>
      </w:r>
      <w:r w:rsidRPr="00DB4879">
        <w:rPr>
          <w:rFonts w:ascii="Times New Roman" w:hAnsi="Times New Roman" w:cs="Times New Roman"/>
          <w:noProof/>
        </w:rPr>
        <w:tab/>
        <w:t>T. Sherene. 2017. Role of Soil Enzymes in Nutrient Transformation: A Review. Bio Bull 3 (1):109–131.</w:t>
      </w:r>
    </w:p>
    <w:p w14:paraId="7E2F26F2"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60. </w:t>
      </w:r>
      <w:r w:rsidRPr="00DB4879">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71F5FA96" w14:textId="77777777" w:rsidR="00DB4879" w:rsidRPr="00DB4879" w:rsidRDefault="00DB4879" w:rsidP="00DB4879">
      <w:pPr>
        <w:widowControl w:val="0"/>
        <w:autoSpaceDE w:val="0"/>
        <w:autoSpaceDN w:val="0"/>
        <w:adjustRightInd w:val="0"/>
        <w:spacing w:line="480" w:lineRule="auto"/>
        <w:ind w:left="640" w:hanging="640"/>
        <w:rPr>
          <w:rFonts w:ascii="Times New Roman" w:hAnsi="Times New Roman" w:cs="Times New Roman"/>
          <w:noProof/>
        </w:rPr>
      </w:pPr>
      <w:r w:rsidRPr="00DB4879">
        <w:rPr>
          <w:rFonts w:ascii="Times New Roman" w:hAnsi="Times New Roman" w:cs="Times New Roman"/>
          <w:noProof/>
        </w:rPr>
        <w:t xml:space="preserve">61. </w:t>
      </w:r>
      <w:r w:rsidRPr="00DB4879">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049B4342" w:rsidR="002F4D3B" w:rsidRDefault="002F4D3B" w:rsidP="00DB4879">
      <w:pPr>
        <w:widowControl w:val="0"/>
        <w:autoSpaceDE w:val="0"/>
        <w:autoSpaceDN w:val="0"/>
        <w:adjustRightInd w:val="0"/>
        <w:spacing w:line="480" w:lineRule="auto"/>
        <w:ind w:left="640" w:hanging="64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9" w:name="_Toc71026837"/>
      <w:r w:rsidRPr="0037707D">
        <w:t>Tables</w:t>
      </w:r>
      <w:bookmarkEnd w:id="19"/>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lastRenderedPageBreak/>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20" w:name="OLE_LINK3"/>
            <w:bookmarkStart w:id="21"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20"/>
            <w:bookmarkEnd w:id="21"/>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r>
        <w:rPr>
          <w:noProof/>
        </w:rPr>
        <w:drawing>
          <wp:inline distT="0" distB="0" distL="0" distR="0" wp14:anchorId="7DCE06FB" wp14:editId="0C053935">
            <wp:extent cx="5575736"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575736" cy="3167416"/>
                    </a:xfrm>
                    <a:prstGeom prst="rect">
                      <a:avLst/>
                    </a:prstGeom>
                  </pic:spPr>
                </pic:pic>
              </a:graphicData>
            </a:graphic>
          </wp:inline>
        </w:drawing>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D8AC555">
            <wp:extent cx="5943600" cy="3212866"/>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3212866"/>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5" w:author="Gordon Fritz Custer" w:date="2022-02-15T20:21:00Z" w:initials="GFC">
    <w:p w14:paraId="7B3D1852" w14:textId="30F158D3" w:rsidR="00BB31F7" w:rsidRDefault="00BB31F7">
      <w:pPr>
        <w:pStyle w:val="CommentText"/>
      </w:pPr>
      <w:r>
        <w:rPr>
          <w:rStyle w:val="CommentReference"/>
        </w:rPr>
        <w:annotationRef/>
      </w:r>
      <w:r>
        <w:t>Will need to be fully described. This is a</w:t>
      </w:r>
      <w:r>
        <w:t xml:space="preserve"> </w:t>
      </w:r>
      <w:r>
        <w:t>place holder for now.</w:t>
      </w:r>
    </w:p>
  </w:comment>
  <w:comment w:id="7"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8"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9"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B82EAF">
      <w:pPr>
        <w:pStyle w:val="CommentText"/>
      </w:pPr>
      <w:hyperlink r:id="rId2" w:history="1">
        <w:r w:rsidR="00CA3F7E" w:rsidRPr="00DA6C32">
          <w:rPr>
            <w:rStyle w:val="Hyperlink"/>
          </w:rPr>
          <w:t>https://pubmed.ncbi.nlm.nih.gov/33105985/</w:t>
        </w:r>
      </w:hyperlink>
      <w:r w:rsidR="00CA3F7E">
        <w:t xml:space="preserve"> </w:t>
      </w:r>
      <w:r w:rsidR="00CA3F7E">
        <w:br/>
      </w:r>
    </w:p>
  </w:comment>
  <w:comment w:id="12"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16" w:author="Custer, Gordon" w:date="2022-01-24T16:08:00Z" w:initials="CG">
    <w:p w14:paraId="126A045E" w14:textId="1F94E415" w:rsidR="009F7052" w:rsidRDefault="009F7052">
      <w:pPr>
        <w:pStyle w:val="CommentText"/>
      </w:pPr>
      <w:r>
        <w:rPr>
          <w:rStyle w:val="CommentReference"/>
        </w:rPr>
        <w:annotationRef/>
      </w:r>
      <w:r>
        <w:t xml:space="preserve">Josh, what are </w:t>
      </w:r>
      <w:proofErr w:type="spellStart"/>
      <w:proofErr w:type="gramStart"/>
      <w:r>
        <w:t>you</w:t>
      </w:r>
      <w:proofErr w:type="spellEnd"/>
      <w:proofErr w:type="gramEnd"/>
      <w:r>
        <w:t xml:space="preserve"> thoughts on targeting these groups for a more thorough analysis? </w:t>
      </w:r>
    </w:p>
  </w:comment>
  <w:comment w:id="17"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B82EAF" w:rsidP="00B92C04">
      <w:pPr>
        <w:pStyle w:val="CommentText"/>
      </w:pPr>
      <w:hyperlink r:id="rId5" w:history="1">
        <w:r w:rsidR="00B92C04" w:rsidRPr="00DA6C32">
          <w:rPr>
            <w:rStyle w:val="Hyperlink"/>
          </w:rPr>
          <w:t>https://pubmed.ncbi.nlm.nih.gov/33105985/</w:t>
        </w:r>
      </w:hyperlink>
    </w:p>
  </w:comment>
  <w:comment w:id="18"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7B3D1852" w15:done="0"/>
  <w15:commentEx w15:paraId="08F09585" w15:done="0"/>
  <w15:commentEx w15:paraId="62FE5907" w15:done="0"/>
  <w15:commentEx w15:paraId="51582A5C" w15:done="0"/>
  <w15:commentEx w15:paraId="6FE16474" w15:done="0"/>
  <w15:commentEx w15:paraId="126A045E" w15:done="0"/>
  <w15:commentEx w15:paraId="641E8814" w15:done="0"/>
  <w15:commentEx w15:paraId="005EF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B689CA" w16cex:dateUtc="2022-02-16T01:21: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52816" w16cex:dateUtc="2022-01-21T17:39:00Z"/>
  <w16cex:commentExtensible w16cex:durableId="259527D9" w16cex:dateUtc="2022-01-21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7B3D1852" w16cid:durableId="25B689CA"/>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641E8814" w16cid:durableId="25952816"/>
  <w16cid:commentId w16cid:paraId="005EF975" w16cid:durableId="259527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0E51EA"/>
    <w:rsid w:val="001011C9"/>
    <w:rsid w:val="0013030F"/>
    <w:rsid w:val="0014353D"/>
    <w:rsid w:val="00176BF2"/>
    <w:rsid w:val="00224EAF"/>
    <w:rsid w:val="002264A7"/>
    <w:rsid w:val="002970C2"/>
    <w:rsid w:val="002D2557"/>
    <w:rsid w:val="002F4D3B"/>
    <w:rsid w:val="003771DD"/>
    <w:rsid w:val="003D1C5E"/>
    <w:rsid w:val="00455E94"/>
    <w:rsid w:val="004878DA"/>
    <w:rsid w:val="004C596F"/>
    <w:rsid w:val="00532539"/>
    <w:rsid w:val="0053582D"/>
    <w:rsid w:val="005D2CC4"/>
    <w:rsid w:val="005E21DB"/>
    <w:rsid w:val="006133E2"/>
    <w:rsid w:val="006447A9"/>
    <w:rsid w:val="006C539A"/>
    <w:rsid w:val="006F4CAD"/>
    <w:rsid w:val="007144A5"/>
    <w:rsid w:val="00733695"/>
    <w:rsid w:val="0075436A"/>
    <w:rsid w:val="007C3D52"/>
    <w:rsid w:val="0089710C"/>
    <w:rsid w:val="00923C61"/>
    <w:rsid w:val="00957991"/>
    <w:rsid w:val="009A38F8"/>
    <w:rsid w:val="009B3670"/>
    <w:rsid w:val="009F391E"/>
    <w:rsid w:val="009F7052"/>
    <w:rsid w:val="00A71ACB"/>
    <w:rsid w:val="00AE3027"/>
    <w:rsid w:val="00B146B2"/>
    <w:rsid w:val="00B3074D"/>
    <w:rsid w:val="00B33E6B"/>
    <w:rsid w:val="00B42E0E"/>
    <w:rsid w:val="00B57649"/>
    <w:rsid w:val="00B82EAF"/>
    <w:rsid w:val="00B92C04"/>
    <w:rsid w:val="00BB31F7"/>
    <w:rsid w:val="00BB6B4B"/>
    <w:rsid w:val="00C94667"/>
    <w:rsid w:val="00CA3F7E"/>
    <w:rsid w:val="00CD39E7"/>
    <w:rsid w:val="00CF4814"/>
    <w:rsid w:val="00D46E4B"/>
    <w:rsid w:val="00D57637"/>
    <w:rsid w:val="00DB4879"/>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34</Pages>
  <Words>38582</Words>
  <Characters>219920</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Gordon Fritz Custer</cp:lastModifiedBy>
  <cp:revision>31</cp:revision>
  <dcterms:created xsi:type="dcterms:W3CDTF">2021-05-07T15:26:00Z</dcterms:created>
  <dcterms:modified xsi:type="dcterms:W3CDTF">2022-02-16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and-environmental-microbiology</vt:lpwstr>
  </property>
  <property fmtid="{D5CDD505-2E9C-101B-9397-08002B2CF9AE}" pid="9" name="Mendeley Recent Style Name 3_1">
    <vt:lpwstr>Applied and Environmental Micr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microbiology</vt:lpwstr>
  </property>
  <property fmtid="{D5CDD505-2E9C-101B-9397-08002B2CF9AE}" pid="15" name="Mendeley Recent Style Name 6_1">
    <vt:lpwstr>Frontiers in Micro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